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0000" w:rsidRDefault="008F6F82" w:rsidP="008F6F82">
      <w:pPr>
        <w:numPr>
          <w:ilvl w:val="0"/>
          <w:numId w:val="1"/>
        </w:numPr>
        <w:rPr>
          <w:rFonts w:ascii="Times New Roman" w:hAnsi="Times New Roman" w:hint="eastAsia"/>
        </w:rPr>
      </w:pPr>
      <w:r w:rsidRPr="008F6F82">
        <w:rPr>
          <w:rFonts w:ascii="Times New Roman" w:hAnsi="Times New Roman"/>
        </w:rPr>
        <w:t>The rationale for conducting the systematic review / meta-analysis</w:t>
      </w:r>
    </w:p>
    <w:p w:rsidR="008455CD" w:rsidRDefault="008F6F82" w:rsidP="008F6F82">
      <w:pPr>
        <w:rPr>
          <w:rFonts w:ascii="Times New Roman" w:hAnsi="Times New Roman" w:hint="eastAsia"/>
        </w:rPr>
      </w:pPr>
      <w:r>
        <w:rPr>
          <w:rFonts w:ascii="Times New Roman" w:hAnsi="Times New Roman" w:hint="eastAsia"/>
        </w:rPr>
        <w:t>Answer:</w:t>
      </w:r>
    </w:p>
    <w:p w:rsidR="008F6F82" w:rsidRDefault="00684E75" w:rsidP="008455CD">
      <w:pPr>
        <w:ind w:firstLineChars="200" w:firstLine="420"/>
        <w:rPr>
          <w:rFonts w:ascii="Times New Roman" w:hAnsi="Times New Roman" w:hint="eastAsia"/>
        </w:rPr>
      </w:pPr>
      <w:r>
        <w:rPr>
          <w:rFonts w:ascii="Times New Roman" w:hAnsi="Times New Roman" w:hint="eastAsia"/>
        </w:rPr>
        <w:t>It has been reported</w:t>
      </w:r>
      <w:r w:rsidR="008455CD" w:rsidRPr="008455CD">
        <w:rPr>
          <w:rFonts w:ascii="Times New Roman" w:hAnsi="Times New Roman"/>
        </w:rPr>
        <w:t xml:space="preserve"> that aberrant expression of DSG2 was associated with tumorigenesis and cancer progression in a variety of human cancers.</w:t>
      </w:r>
      <w:r w:rsidR="008455CD">
        <w:rPr>
          <w:rFonts w:ascii="Times New Roman" w:hAnsi="Times New Roman" w:hint="eastAsia"/>
        </w:rPr>
        <w:t xml:space="preserve"> </w:t>
      </w:r>
      <w:r w:rsidR="008455CD" w:rsidRPr="008455CD">
        <w:rPr>
          <w:rFonts w:ascii="Times New Roman" w:hAnsi="Times New Roman"/>
        </w:rPr>
        <w:t>However, reports regarding the</w:t>
      </w:r>
      <w:r w:rsidR="00F2416A">
        <w:rPr>
          <w:rFonts w:ascii="Times New Roman" w:hAnsi="Times New Roman" w:hint="eastAsia"/>
        </w:rPr>
        <w:t xml:space="preserve"> association between DSG2 expression and cancer </w:t>
      </w:r>
      <w:r w:rsidR="00F2416A">
        <w:rPr>
          <w:rFonts w:ascii="Times New Roman" w:hAnsi="Times New Roman"/>
        </w:rPr>
        <w:t>prognosis</w:t>
      </w:r>
      <w:r w:rsidR="00F2416A">
        <w:rPr>
          <w:rFonts w:ascii="Times New Roman" w:hAnsi="Times New Roman" w:hint="eastAsia"/>
        </w:rPr>
        <w:t xml:space="preserve"> were controversial</w:t>
      </w:r>
      <w:r w:rsidR="008455CD">
        <w:rPr>
          <w:rFonts w:ascii="Times New Roman" w:hAnsi="Times New Roman" w:hint="eastAsia"/>
        </w:rPr>
        <w:t>.</w:t>
      </w:r>
      <w:r w:rsidR="003606D7">
        <w:rPr>
          <w:rFonts w:ascii="Times New Roman" w:hAnsi="Times New Roman" w:hint="eastAsia"/>
        </w:rPr>
        <w:t xml:space="preserve"> </w:t>
      </w:r>
      <w:r w:rsidR="008455CD" w:rsidRPr="008455CD">
        <w:rPr>
          <w:rFonts w:ascii="Times New Roman" w:hAnsi="Times New Roman"/>
        </w:rPr>
        <w:t>Until now, the relationship between DSG2 expression and prognosis in cancer patients has been inconclusive and not well reviewed. Therefore, this study aimed to explore the prognostic value of DSG2 in patients with cancer.</w:t>
      </w:r>
    </w:p>
    <w:p w:rsidR="008F6F82" w:rsidRDefault="008F6F82" w:rsidP="008F6F82">
      <w:pPr>
        <w:rPr>
          <w:rFonts w:ascii="Times New Roman" w:hAnsi="Times New Roman" w:hint="eastAsia"/>
        </w:rPr>
      </w:pPr>
    </w:p>
    <w:p w:rsidR="008F6F82" w:rsidRDefault="008F6F82" w:rsidP="008F6F82">
      <w:pPr>
        <w:numPr>
          <w:ilvl w:val="0"/>
          <w:numId w:val="1"/>
        </w:numPr>
        <w:rPr>
          <w:rFonts w:ascii="Times New Roman" w:hAnsi="Times New Roman" w:hint="eastAsia"/>
        </w:rPr>
      </w:pPr>
      <w:r w:rsidRPr="008F6F82">
        <w:rPr>
          <w:rFonts w:ascii="Times New Roman" w:hAnsi="Times New Roman"/>
        </w:rPr>
        <w:t>The contribution that it makes to knowledge in light of previ</w:t>
      </w:r>
      <w:r>
        <w:rPr>
          <w:rFonts w:ascii="Times New Roman" w:hAnsi="Times New Roman"/>
        </w:rPr>
        <w:t>ously published related reports</w:t>
      </w:r>
      <w:r w:rsidR="00684E75">
        <w:rPr>
          <w:rFonts w:ascii="Times New Roman" w:hAnsi="Times New Roman" w:hint="eastAsia"/>
        </w:rPr>
        <w:t>.</w:t>
      </w:r>
    </w:p>
    <w:p w:rsidR="00684E75" w:rsidRDefault="00684E75" w:rsidP="00684E75">
      <w:pPr>
        <w:rPr>
          <w:rFonts w:ascii="Times New Roman" w:hAnsi="Times New Roman" w:hint="eastAsia"/>
        </w:rPr>
      </w:pPr>
      <w:r>
        <w:rPr>
          <w:rFonts w:ascii="Times New Roman" w:hAnsi="Times New Roman" w:hint="eastAsia"/>
        </w:rPr>
        <w:t>Answer:</w:t>
      </w:r>
    </w:p>
    <w:p w:rsidR="00684E75" w:rsidRDefault="00684E75" w:rsidP="00684E75">
      <w:pPr>
        <w:rPr>
          <w:rFonts w:ascii="Times New Roman" w:hAnsi="Times New Roman" w:hint="eastAsia"/>
        </w:rPr>
      </w:pPr>
      <w:r>
        <w:rPr>
          <w:rFonts w:ascii="Times New Roman" w:hAnsi="Times New Roman" w:hint="eastAsia"/>
        </w:rPr>
        <w:t xml:space="preserve">    A number of published clinical studies have researched the association between DSG2 expression and </w:t>
      </w:r>
      <w:r>
        <w:rPr>
          <w:rFonts w:ascii="Times New Roman" w:hAnsi="Times New Roman"/>
        </w:rPr>
        <w:t>prognosis</w:t>
      </w:r>
      <w:r>
        <w:rPr>
          <w:rFonts w:ascii="Times New Roman" w:hAnsi="Times New Roman" w:hint="eastAsia"/>
        </w:rPr>
        <w:t xml:space="preserve"> in different type of cancers, for example, </w:t>
      </w:r>
      <w:r>
        <w:rPr>
          <w:rFonts w:ascii="Times New Roman" w:hAnsi="Times New Roman"/>
        </w:rPr>
        <w:fldChar w:fldCharType="begin">
          <w:fldData xml:space="preserve">PEVuZE5vdGU+PENpdGU+PEF1dGhvcj5DYWk8L0F1dGhvcj48WWVhcj4yMDE3PC9ZZWFyPjxSZWNO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YWk8L0F1dGhvcj48WWVhcj4yMDE3PC9ZZWFyPjxSZWNO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fldChar w:fldCharType="separate"/>
      </w:r>
      <w:r>
        <w:rPr>
          <w:rFonts w:ascii="Times New Roman" w:hAnsi="Times New Roman"/>
          <w:noProof/>
        </w:rPr>
        <w:t>(Cai et al. 2017; Jin et al. 2020; Sun et al. 2020)</w:t>
      </w:r>
      <w:r>
        <w:rPr>
          <w:rFonts w:ascii="Times New Roman" w:hAnsi="Times New Roman"/>
        </w:rPr>
        <w:fldChar w:fldCharType="end"/>
      </w:r>
      <w:r>
        <w:rPr>
          <w:rFonts w:ascii="Times New Roman" w:hAnsi="Times New Roman" w:hint="eastAsia"/>
        </w:rPr>
        <w:t xml:space="preserve"> in respiratory system cancer, </w:t>
      </w:r>
      <w:r>
        <w:rPr>
          <w:rFonts w:ascii="Times New Roman" w:hAnsi="Times New Roman"/>
        </w:rPr>
        <w:fldChar w:fldCharType="begin">
          <w:fldData xml:space="preserve">PEVuZE5vdGU+PENpdGU+PEF1dGhvcj5CYXJiZXI8L0F1dGhvcj48WWVhcj4yMDE0PC9ZZWFyPjxS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CYXJiZXI8L0F1dGhvcj48WWVhcj4yMDE0PC9ZZWFyPjxS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fldChar w:fldCharType="separate"/>
      </w:r>
      <w:r>
        <w:rPr>
          <w:rFonts w:ascii="Times New Roman" w:hAnsi="Times New Roman"/>
          <w:noProof/>
        </w:rPr>
        <w:t>(Barber et al. 2014; Fang et al. 2014; Ormanns et al. 2015; Xu et al. 2020; Yashiro et al. 2006)</w:t>
      </w:r>
      <w:r>
        <w:rPr>
          <w:rFonts w:ascii="Times New Roman" w:hAnsi="Times New Roman"/>
        </w:rPr>
        <w:fldChar w:fldCharType="end"/>
      </w:r>
      <w:r>
        <w:rPr>
          <w:rFonts w:ascii="Times New Roman" w:hAnsi="Times New Roman" w:hint="eastAsia"/>
        </w:rPr>
        <w:t xml:space="preserve"> in digestive system cancer and </w:t>
      </w:r>
      <w:r>
        <w:rPr>
          <w:rFonts w:ascii="Times New Roman" w:hAnsi="Times New Roman"/>
        </w:rPr>
        <w:fldChar w:fldCharType="begin">
          <w:fldData xml:space="preserve">PEVuZE5vdGU+PENpdGU+PEF1dGhvcj5DaGVuPC9BdXRob3I+PFllYXI+MjAxODwvWWVhcj48UmVj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aGVuPC9BdXRob3I+PFllYXI+MjAxODwvWWVhcj48UmVj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fldChar w:fldCharType="separate"/>
      </w:r>
      <w:r>
        <w:rPr>
          <w:rFonts w:ascii="Times New Roman" w:hAnsi="Times New Roman"/>
          <w:noProof/>
        </w:rPr>
        <w:t>(Chen et al. 2018; Qin et al. 2020)</w:t>
      </w:r>
      <w:r>
        <w:rPr>
          <w:rFonts w:ascii="Times New Roman" w:hAnsi="Times New Roman"/>
        </w:rPr>
        <w:fldChar w:fldCharType="end"/>
      </w:r>
      <w:r>
        <w:rPr>
          <w:rFonts w:ascii="Times New Roman" w:hAnsi="Times New Roman" w:hint="eastAsia"/>
        </w:rPr>
        <w:t xml:space="preserve"> in </w:t>
      </w:r>
      <w:r>
        <w:rPr>
          <w:rFonts w:ascii="Times New Roman" w:hAnsi="Times New Roman"/>
        </w:rPr>
        <w:t>reproductive</w:t>
      </w:r>
      <w:r>
        <w:rPr>
          <w:rFonts w:ascii="Times New Roman" w:hAnsi="Times New Roman" w:hint="eastAsia"/>
        </w:rPr>
        <w:t xml:space="preserve"> system cancer.</w:t>
      </w:r>
      <w:r w:rsidR="00607902">
        <w:rPr>
          <w:rFonts w:ascii="Times New Roman" w:hAnsi="Times New Roman" w:hint="eastAsia"/>
        </w:rPr>
        <w:t xml:space="preserve"> However, no systematic review or meta-analysis has been published in his field.</w:t>
      </w:r>
    </w:p>
    <w:p w:rsidR="008F6F82" w:rsidRPr="00684E75" w:rsidRDefault="008F6F82" w:rsidP="008F6F82">
      <w:pPr>
        <w:rPr>
          <w:rFonts w:ascii="Times New Roman" w:hAnsi="Times New Roman" w:hint="eastAsia"/>
        </w:rPr>
      </w:pPr>
    </w:p>
    <w:p w:rsidR="008F6F82" w:rsidRDefault="008F6F82" w:rsidP="008F6F82">
      <w:pPr>
        <w:rPr>
          <w:rFonts w:ascii="Times New Roman" w:hAnsi="Times New Roman" w:hint="eastAsia"/>
        </w:rPr>
      </w:pPr>
    </w:p>
    <w:p w:rsidR="008455CD" w:rsidRDefault="008455CD" w:rsidP="008F6F82">
      <w:pPr>
        <w:rPr>
          <w:rFonts w:ascii="Times New Roman" w:hAnsi="Times New Roman"/>
        </w:rPr>
      </w:pPr>
      <w:r>
        <w:rPr>
          <w:rFonts w:ascii="Times New Roman" w:hAnsi="Times New Roman" w:hint="eastAsia"/>
        </w:rPr>
        <w:t>References:</w:t>
      </w:r>
    </w:p>
    <w:p w:rsidR="00684E75" w:rsidRPr="00684E75" w:rsidRDefault="008455CD" w:rsidP="00684E75">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684E75" w:rsidRPr="00684E75">
        <w:t>Barber AG, Castillo-Martin M, Bonal DM, Rybicki BA, Christiano AM, and Cordon-Cardo C. 2014. Characterization of desmoglein expression in the normal prostatic gland. Desmoglein 2 is an independent prognostic factor for aggressive prostate cancer.</w:t>
      </w:r>
      <w:r w:rsidR="00684E75" w:rsidRPr="00684E75">
        <w:rPr>
          <w:i/>
        </w:rPr>
        <w:t xml:space="preserve"> PLoS One</w:t>
      </w:r>
      <w:r w:rsidR="00684E75" w:rsidRPr="00684E75">
        <w:t xml:space="preserve"> 9:e98786. 10.1371/journal.pone.0098786</w:t>
      </w:r>
    </w:p>
    <w:p w:rsidR="00684E75" w:rsidRPr="00684E75" w:rsidRDefault="00684E75" w:rsidP="00684E75">
      <w:pPr>
        <w:pStyle w:val="EndNoteBibliography"/>
        <w:ind w:left="720" w:hanging="720"/>
      </w:pPr>
      <w:r w:rsidRPr="00684E75">
        <w:t>Cai F, Zhu Q, Miao Y, Shen S, Su X, and Shi Y. 2017. Desmoglein-2 is overexpressed in non-small cell lung cancer tissues and its knockdown suppresses NSCLC growth by regulation of p27 and CDK2.</w:t>
      </w:r>
      <w:r w:rsidRPr="00684E75">
        <w:rPr>
          <w:i/>
        </w:rPr>
        <w:t xml:space="preserve"> J Cancer Res Clin Oncol</w:t>
      </w:r>
      <w:r w:rsidRPr="00684E75">
        <w:t xml:space="preserve"> 143:59-69. 10.1007/s00432-016-2250-0</w:t>
      </w:r>
    </w:p>
    <w:p w:rsidR="00684E75" w:rsidRPr="00684E75" w:rsidRDefault="00684E75" w:rsidP="00684E75">
      <w:pPr>
        <w:pStyle w:val="EndNoteBibliography"/>
        <w:ind w:left="720" w:hanging="720"/>
      </w:pPr>
      <w:r w:rsidRPr="00684E75">
        <w:t>Chen L, Liu X, Zhang J, Liu Y, Gao A, Xu Y, Lin Y, Du Q, Zhu Z, Hu Y, and Liu Y. 2018. Characterization of desmoglein 2 expression in ovarian serous tumors and its prognostic significance in high-grade serous carcinoma.</w:t>
      </w:r>
      <w:r w:rsidRPr="00684E75">
        <w:rPr>
          <w:i/>
        </w:rPr>
        <w:t xml:space="preserve"> Int J Clin Exp Pathol</w:t>
      </w:r>
      <w:r w:rsidRPr="00684E75">
        <w:t xml:space="preserve"> 11:4977-4986. </w:t>
      </w:r>
    </w:p>
    <w:p w:rsidR="00684E75" w:rsidRPr="00684E75" w:rsidRDefault="00684E75" w:rsidP="00684E75">
      <w:pPr>
        <w:pStyle w:val="EndNoteBibliography"/>
        <w:ind w:left="720" w:hanging="720"/>
      </w:pPr>
      <w:r w:rsidRPr="00684E75">
        <w:t>Fang WK, Gu W, Liao LD, Chen B, Wu ZY, Wu JY, Shen J, Xu LY, and Li EM. 2014. Prognostic significance of desmoglein 2 and desmoglein 3 in esophageal squamous cell carcinoma.</w:t>
      </w:r>
      <w:r w:rsidRPr="00684E75">
        <w:rPr>
          <w:i/>
        </w:rPr>
        <w:t xml:space="preserve"> Asian Pac J Cancer Prev</w:t>
      </w:r>
      <w:r w:rsidRPr="00684E75">
        <w:t xml:space="preserve"> 15:871-876. 10.7314/apjcp.2014.15.2.871</w:t>
      </w:r>
    </w:p>
    <w:p w:rsidR="00684E75" w:rsidRPr="00684E75" w:rsidRDefault="00684E75" w:rsidP="00684E75">
      <w:pPr>
        <w:pStyle w:val="EndNoteBibliography"/>
        <w:ind w:left="720" w:hanging="720"/>
      </w:pPr>
      <w:r w:rsidRPr="00684E75">
        <w:t>Jin R, Wang X, Zang R, Liu C, Zheng S, Li H, Sun N, and He J. 2020. Desmoglein-2 modulates tumor progression and osimertinib drug resistance through the EGFR/Src/PAK1 pathway in lung adenocarcinoma.</w:t>
      </w:r>
      <w:r w:rsidRPr="00684E75">
        <w:rPr>
          <w:i/>
        </w:rPr>
        <w:t xml:space="preserve"> Cancer Lett</w:t>
      </w:r>
      <w:r w:rsidRPr="00684E75">
        <w:t xml:space="preserve"> 483:46-58. 10.1016/j.canlet.2020.04.001</w:t>
      </w:r>
    </w:p>
    <w:p w:rsidR="00684E75" w:rsidRPr="00684E75" w:rsidRDefault="00684E75" w:rsidP="00684E75">
      <w:pPr>
        <w:pStyle w:val="EndNoteBibliography"/>
        <w:ind w:left="720" w:hanging="720"/>
      </w:pPr>
      <w:r w:rsidRPr="00684E75">
        <w:t>Ormanns S, Altendorf-Hofmann A, Jackstadt R, Horst D, Assmann G, Zhao Y, Bruns C, Kirchner T, and Knösel T. 2015. Desmogleins as prognostic biomarkers in resected pancreatic ductal adenocarcinoma.</w:t>
      </w:r>
      <w:r w:rsidRPr="00684E75">
        <w:rPr>
          <w:i/>
        </w:rPr>
        <w:t xml:space="preserve"> Br J Cancer</w:t>
      </w:r>
      <w:r w:rsidRPr="00684E75">
        <w:t xml:space="preserve"> 113:1460-1466. 10.1038/bjc.2015.362</w:t>
      </w:r>
    </w:p>
    <w:p w:rsidR="00684E75" w:rsidRPr="00684E75" w:rsidRDefault="00684E75" w:rsidP="00684E75">
      <w:pPr>
        <w:pStyle w:val="EndNoteBibliography"/>
        <w:ind w:left="720" w:hanging="720"/>
      </w:pPr>
      <w:r w:rsidRPr="00684E75">
        <w:t>Qin S, Liao Y, Du Q, Wang W, Huang J, Liu P, Shang C, Liu T, Xia M, and Yao S. 2020. DSG2 expression is correlated with poor prognosis and promotes early-stage cervical cancer.</w:t>
      </w:r>
      <w:r w:rsidRPr="00684E75">
        <w:rPr>
          <w:i/>
        </w:rPr>
        <w:t xml:space="preserve"> Cancer Cell Int</w:t>
      </w:r>
      <w:r w:rsidRPr="00684E75">
        <w:t xml:space="preserve"> 20:206. 10.1186/s12935-020-01292-x</w:t>
      </w:r>
    </w:p>
    <w:p w:rsidR="00684E75" w:rsidRPr="00684E75" w:rsidRDefault="00684E75" w:rsidP="00684E75">
      <w:pPr>
        <w:pStyle w:val="EndNoteBibliography"/>
        <w:ind w:left="720" w:hanging="720"/>
      </w:pPr>
      <w:r w:rsidRPr="00684E75">
        <w:t>Sun R, Ma C, Wang W, and Yang S. 2020. Upregulation of desmoglein 2 and its clinical value in lung adenocarcinoma: a comprehensive analysis by multiple bioinformatics methods.</w:t>
      </w:r>
      <w:r w:rsidRPr="00684E75">
        <w:rPr>
          <w:i/>
        </w:rPr>
        <w:t xml:space="preserve"> PeerJ</w:t>
      </w:r>
      <w:r w:rsidRPr="00684E75">
        <w:t xml:space="preserve"> 8:e8420. 10.7717/peerj.8420</w:t>
      </w:r>
    </w:p>
    <w:p w:rsidR="00684E75" w:rsidRPr="00684E75" w:rsidRDefault="00684E75" w:rsidP="00684E75">
      <w:pPr>
        <w:pStyle w:val="EndNoteBibliography"/>
        <w:ind w:left="720" w:hanging="720"/>
      </w:pPr>
      <w:r w:rsidRPr="00684E75">
        <w:t>Xu S, Huang S, Li D, Zou Q, Yuan Y, and Yang Z. 2020. Negative Expression of DSG1 and DSG2, as Prognostic Biomarkers, Impacts on the Overall Survival in Patients with Extrahepatic Cholangiocarcinoma.</w:t>
      </w:r>
      <w:r w:rsidRPr="00684E75">
        <w:rPr>
          <w:i/>
        </w:rPr>
        <w:t xml:space="preserve"> Anal Cell Pathol</w:t>
      </w:r>
      <w:r w:rsidRPr="00684E75">
        <w:t xml:space="preserve"> 2020:9831646. 10.1155/2020/9831646</w:t>
      </w:r>
    </w:p>
    <w:p w:rsidR="00684E75" w:rsidRPr="00684E75" w:rsidRDefault="00684E75" w:rsidP="00684E75">
      <w:pPr>
        <w:pStyle w:val="EndNoteBibliography"/>
        <w:ind w:left="720" w:hanging="720"/>
      </w:pPr>
      <w:r w:rsidRPr="00684E75">
        <w:t>Yashiro M, Nishioka N, and Hirakawa K. 2006. Decreased expression of the adhesion molecule desmoglein-2 is associated with diffuse-type gastric carcinoma.</w:t>
      </w:r>
      <w:r w:rsidRPr="00684E75">
        <w:rPr>
          <w:i/>
        </w:rPr>
        <w:t xml:space="preserve"> Eur J Cancer</w:t>
      </w:r>
      <w:r w:rsidRPr="00684E75">
        <w:t xml:space="preserve"> 42:2397-2403. 10.1016/j.ejca.2006.03.024</w:t>
      </w:r>
    </w:p>
    <w:p w:rsidR="008F6F82" w:rsidRPr="008F6F82" w:rsidRDefault="008455CD" w:rsidP="008F6F82">
      <w:pPr>
        <w:rPr>
          <w:rFonts w:ascii="Times New Roman" w:hAnsi="Times New Roman"/>
        </w:rPr>
      </w:pPr>
      <w:r>
        <w:rPr>
          <w:rFonts w:ascii="Times New Roman" w:hAnsi="Times New Roman"/>
        </w:rPr>
        <w:fldChar w:fldCharType="end"/>
      </w:r>
    </w:p>
    <w:sectPr w:rsidR="008F6F82" w:rsidRPr="008F6F82" w:rsidSect="00320B40">
      <w:pgSz w:w="12240" w:h="15840"/>
      <w:pgMar w:top="1440" w:right="1800" w:bottom="1440" w:left="1800" w:header="720" w:footer="720" w:gutter="0"/>
      <w:cols w:space="720"/>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711E8" w:rsidRDefault="008711E8" w:rsidP="00E33193">
      <w:r>
        <w:separator/>
      </w:r>
    </w:p>
  </w:endnote>
  <w:endnote w:type="continuationSeparator" w:id="1">
    <w:p w:rsidR="008711E8" w:rsidRDefault="008711E8" w:rsidP="00E3319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711E8" w:rsidRDefault="008711E8" w:rsidP="00E33193">
      <w:r>
        <w:separator/>
      </w:r>
    </w:p>
  </w:footnote>
  <w:footnote w:type="continuationSeparator" w:id="1">
    <w:p w:rsidR="008711E8" w:rsidRDefault="008711E8" w:rsidP="00E3319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C51665"/>
    <w:multiLevelType w:val="hybridMultilevel"/>
    <w:tmpl w:val="3188A1F8"/>
    <w:lvl w:ilvl="0" w:tplc="EA4C1F3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bordersDoNotSurroundHeader/>
  <w:bordersDoNotSurroundFooter/>
  <w:doNotTrackMove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3074"/>
  </w:hdrShapeDefaults>
  <w:footnotePr>
    <w:footnote w:id="0"/>
    <w:footnote w:id="1"/>
  </w:footnotePr>
  <w:endnotePr>
    <w:endnote w:id="0"/>
    <w:endnote w:id="1"/>
  </w:endnotePr>
  <w:compat>
    <w:spaceForUL/>
    <w:balanceSingleByteDoubleByteWidth/>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fw9tzwn0wz07exaxnpwexc2d25v9vwsp25&quot;&gt;DSG2 Library&lt;record-ids&gt;&lt;item&gt;13&lt;/item&gt;&lt;item&gt;14&lt;/item&gt;&lt;item&gt;16&lt;/item&gt;&lt;item&gt;18&lt;/item&gt;&lt;item&gt;19&lt;/item&gt;&lt;item&gt;20&lt;/item&gt;&lt;item&gt;21&lt;/item&gt;&lt;item&gt;22&lt;/item&gt;&lt;item&gt;23&lt;/item&gt;&lt;item&gt;24&lt;/item&gt;&lt;/record-ids&gt;&lt;/item&gt;&lt;/Libraries&gt;"/>
  </w:docVars>
  <w:rsids>
    <w:rsidRoot w:val="00320B40"/>
    <w:rsid w:val="00320B40"/>
    <w:rsid w:val="003606D7"/>
    <w:rsid w:val="00607902"/>
    <w:rsid w:val="00684E75"/>
    <w:rsid w:val="006A239D"/>
    <w:rsid w:val="008455CD"/>
    <w:rsid w:val="008711E8"/>
    <w:rsid w:val="008F6F82"/>
    <w:rsid w:val="00A80E45"/>
    <w:rsid w:val="00C030D1"/>
    <w:rsid w:val="00E33193"/>
    <w:rsid w:val="00F2416A"/>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E3319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rsid w:val="00E33193"/>
    <w:rPr>
      <w:sz w:val="18"/>
      <w:szCs w:val="18"/>
    </w:rPr>
  </w:style>
  <w:style w:type="paragraph" w:styleId="a4">
    <w:name w:val="footer"/>
    <w:basedOn w:val="a"/>
    <w:link w:val="Char0"/>
    <w:uiPriority w:val="99"/>
    <w:semiHidden/>
    <w:unhideWhenUsed/>
    <w:rsid w:val="00E33193"/>
    <w:pPr>
      <w:tabs>
        <w:tab w:val="center" w:pos="4153"/>
        <w:tab w:val="right" w:pos="8306"/>
      </w:tabs>
      <w:snapToGrid w:val="0"/>
      <w:jc w:val="left"/>
    </w:pPr>
    <w:rPr>
      <w:sz w:val="18"/>
      <w:szCs w:val="18"/>
    </w:rPr>
  </w:style>
  <w:style w:type="character" w:customStyle="1" w:styleId="Char0">
    <w:name w:val="页脚 Char"/>
    <w:basedOn w:val="a0"/>
    <w:link w:val="a4"/>
    <w:uiPriority w:val="99"/>
    <w:semiHidden/>
    <w:rsid w:val="00E33193"/>
    <w:rPr>
      <w:sz w:val="18"/>
      <w:szCs w:val="18"/>
    </w:rPr>
  </w:style>
  <w:style w:type="paragraph" w:customStyle="1" w:styleId="EndNoteBibliographyTitle">
    <w:name w:val="EndNote Bibliography Title"/>
    <w:basedOn w:val="a"/>
    <w:link w:val="EndNoteBibliographyTitleChar"/>
    <w:rsid w:val="008455CD"/>
    <w:pPr>
      <w:jc w:val="center"/>
    </w:pPr>
    <w:rPr>
      <w:rFonts w:cs="Calibri"/>
      <w:noProof/>
      <w:sz w:val="20"/>
    </w:rPr>
  </w:style>
  <w:style w:type="character" w:customStyle="1" w:styleId="EndNoteBibliographyTitleChar">
    <w:name w:val="EndNote Bibliography Title Char"/>
    <w:basedOn w:val="a0"/>
    <w:link w:val="EndNoteBibliographyTitle"/>
    <w:rsid w:val="008455CD"/>
    <w:rPr>
      <w:rFonts w:ascii="Calibri" w:hAnsi="Calibri" w:cs="Calibri"/>
      <w:noProof/>
      <w:sz w:val="20"/>
    </w:rPr>
  </w:style>
  <w:style w:type="paragraph" w:customStyle="1" w:styleId="EndNoteBibliography">
    <w:name w:val="EndNote Bibliography"/>
    <w:basedOn w:val="a"/>
    <w:link w:val="EndNoteBibliographyChar"/>
    <w:rsid w:val="008455CD"/>
    <w:rPr>
      <w:rFonts w:cs="Calibri"/>
      <w:noProof/>
      <w:sz w:val="20"/>
    </w:rPr>
  </w:style>
  <w:style w:type="character" w:customStyle="1" w:styleId="EndNoteBibliographyChar">
    <w:name w:val="EndNote Bibliography Char"/>
    <w:basedOn w:val="a0"/>
    <w:link w:val="EndNoteBibliography"/>
    <w:rsid w:val="008455CD"/>
    <w:rPr>
      <w:rFonts w:ascii="Calibri" w:hAnsi="Calibri" w:cs="Calibri"/>
      <w:noProof/>
      <w:sz w:val="20"/>
    </w:rPr>
  </w:style>
</w:styles>
</file>

<file path=word/webSettings.xml><?xml version="1.0" encoding="utf-8"?>
<w:webSettings xmlns:r="http://schemas.openxmlformats.org/officeDocument/2006/relationships" xmlns:w="http://schemas.openxmlformats.org/wordprocessingml/2006/main">
  <w:divs>
    <w:div w:id="82579258">
      <w:bodyDiv w:val="1"/>
      <w:marLeft w:val="0"/>
      <w:marRight w:val="0"/>
      <w:marTop w:val="0"/>
      <w:marBottom w:val="0"/>
      <w:divBdr>
        <w:top w:val="none" w:sz="0" w:space="0" w:color="auto"/>
        <w:left w:val="none" w:sz="0" w:space="0" w:color="auto"/>
        <w:bottom w:val="none" w:sz="0" w:space="0" w:color="auto"/>
        <w:right w:val="none" w:sz="0" w:space="0" w:color="auto"/>
      </w:divBdr>
    </w:div>
    <w:div w:id="1632708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Pages>
  <Words>561</Words>
  <Characters>3202</Characters>
  <Application>Microsoft Office Word</Application>
  <DocSecurity>0</DocSecurity>
  <Lines>26</Lines>
  <Paragraphs>7</Paragraphs>
  <ScaleCrop>false</ScaleCrop>
  <Company/>
  <LinksUpToDate>false</LinksUpToDate>
  <CharactersWithSpaces>37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Siyuan Hao</cp:lastModifiedBy>
  <cp:revision>11</cp:revision>
  <dcterms:created xsi:type="dcterms:W3CDTF">2021-12-09T14:27:00Z</dcterms:created>
  <dcterms:modified xsi:type="dcterms:W3CDTF">2021-12-09T14:41:00Z</dcterms:modified>
</cp:coreProperties>
</file>